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438E" w:rsidRPr="0042064E" w:rsidRDefault="004B438E" w:rsidP="004B438E">
      <w:pPr>
        <w:pStyle w:val="Heading1"/>
        <w:spacing w:before="0" w:line="480" w:lineRule="auto"/>
        <w:jc w:val="center"/>
        <w:rPr>
          <w:rFonts w:ascii="Times New Roman" w:hAnsi="Times New Roman" w:cs="Times New Roman"/>
          <w:color w:val="auto"/>
          <w:sz w:val="24"/>
          <w:lang w:val="id-ID"/>
        </w:rPr>
      </w:pPr>
      <w:bookmarkStart w:id="0" w:name="_Toc8315955"/>
      <w:r w:rsidRPr="0042064E">
        <w:rPr>
          <w:rFonts w:ascii="Times New Roman" w:hAnsi="Times New Roman" w:cs="Times New Roman"/>
          <w:color w:val="auto"/>
          <w:sz w:val="24"/>
          <w:lang w:val="id-ID"/>
        </w:rPr>
        <w:t>ABSTRAK</w:t>
      </w:r>
      <w:bookmarkEnd w:id="0"/>
    </w:p>
    <w:p w:rsidR="004B438E" w:rsidRDefault="004B438E" w:rsidP="004B438E">
      <w:pPr>
        <w:spacing w:line="240" w:lineRule="auto"/>
        <w:rPr>
          <w:rFonts w:cs="Times New Roman"/>
          <w:szCs w:val="24"/>
          <w:lang w:val="id-ID"/>
        </w:rPr>
      </w:pPr>
      <w:r>
        <w:rPr>
          <w:lang w:val="id-ID"/>
        </w:rPr>
        <w:t xml:space="preserve">Wesley Sudarmo / 38150352 / 2019 / Pengaruh Profesionalisme Auditor, Etika Profesi, dan Pengalaman Auditor terhadap Pertimbangan Tingkat Materialitas dalam Audit Laporan Keuangan / </w:t>
      </w:r>
      <w:r w:rsidRPr="00DF6C5B">
        <w:rPr>
          <w:rFonts w:cs="Times New Roman"/>
          <w:szCs w:val="24"/>
          <w:lang w:val="id-ID"/>
        </w:rPr>
        <w:t xml:space="preserve">Rizka Indri </w:t>
      </w:r>
      <w:r>
        <w:rPr>
          <w:rFonts w:cs="Times New Roman"/>
          <w:szCs w:val="24"/>
          <w:lang w:val="id-ID"/>
        </w:rPr>
        <w:t>Arfianti S.E., Ak., M.M., M.Ak.</w:t>
      </w:r>
    </w:p>
    <w:p w:rsidR="004B438E" w:rsidRDefault="004B438E" w:rsidP="004B438E">
      <w:pPr>
        <w:spacing w:line="240" w:lineRule="auto"/>
        <w:rPr>
          <w:rFonts w:cs="Times New Roman"/>
          <w:lang w:val="id-ID"/>
        </w:rPr>
      </w:pPr>
      <w:r>
        <w:rPr>
          <w:rFonts w:cs="Times New Roman"/>
          <w:lang w:val="id-ID"/>
        </w:rPr>
        <w:t xml:space="preserve">Pertimbangan tingkat materialitas dibutuhkan dalam mengaudit laporan keuangan. Penelitian ini bertujuan untuk mengetahui pengaruh profesionalisme auditor, etika profesi, dan pengalaman auditor terhadap pertimbangan tingkat materialitas. </w:t>
      </w:r>
    </w:p>
    <w:p w:rsidR="004B438E" w:rsidRDefault="004B438E" w:rsidP="004B438E">
      <w:pPr>
        <w:spacing w:line="240" w:lineRule="auto"/>
        <w:rPr>
          <w:rFonts w:cs="Times New Roman"/>
          <w:lang w:val="id-ID"/>
        </w:rPr>
      </w:pPr>
      <w:r>
        <w:rPr>
          <w:rFonts w:cs="Times New Roman"/>
          <w:lang w:val="id-ID"/>
        </w:rPr>
        <w:t>Materialitas adalah besarnya suatu kelalaian dari salah saji informasi yang dapat mempengaruhi keputusan</w:t>
      </w:r>
      <w:r>
        <w:rPr>
          <w:lang w:val="id-ID"/>
        </w:rPr>
        <w:t xml:space="preserve">. Materialitas diukur dengan dimensi dari penelitian </w:t>
      </w:r>
      <w:r w:rsidRPr="00DF6C5B">
        <w:rPr>
          <w:rFonts w:cs="Times New Roman"/>
          <w:lang w:val="id-ID"/>
        </w:rPr>
        <w:fldChar w:fldCharType="begin" w:fldLock="1"/>
      </w:r>
      <w:r>
        <w:rPr>
          <w:rFonts w:cs="Times New Roman"/>
          <w:lang w:val="id-ID"/>
        </w:rPr>
        <w:instrText>ADDIN CSL_CITATION { "citationItems" : [ { "id" : "ITEM-1", "itemData" : { "author" : [ { "dropping-particle" : "", "family" : "Sofia", "given" : "Irma Paramita", "non-dropping-particle" : "", "parse-names" : false, "suffix" : "" }, { "dropping-particle" : "", "family" : "Damayanti", "given" : "Risha Trisantya", "non-dropping-particle" : "", "parse-names" : false, "suffix" : "" } ], "id" : "ITEM-1", "issue" : "2", "issued" : { "date-parts" : [ [ "2017" ] ] }, "title" : "Pengaruh Pengalaman , Profesionalisme , dan Etika Profesi Auditor Terhadap Penentuan Tingkat Materialitas", "type" : "article-journal", "volume" : "4" }, "uris" : [ "http://www.mendeley.com/documents/?uuid=7f869005-191b-4036-9974-f851669cae28" ] } ], "mendeley" : { "formattedCitation" : "(Sofia &amp; Damayanti, 2017)", "manualFormatting" : "Sofia &amp; Damayanti (2017)", "plainTextFormattedCitation" : "(Sofia &amp; Damayanti, 2017)", "previouslyFormattedCitation" : "(Sofia &amp; Damayanti, 2017)" }, "properties" : { "noteIndex" : 0 }, "schema" : "https://github.com/citation-style-language/schema/raw/master/csl-citation.json" }</w:instrText>
      </w:r>
      <w:r w:rsidRPr="00DF6C5B">
        <w:rPr>
          <w:rFonts w:cs="Times New Roman"/>
          <w:lang w:val="id-ID"/>
        </w:rPr>
        <w:fldChar w:fldCharType="separate"/>
      </w:r>
      <w:r>
        <w:rPr>
          <w:rFonts w:cs="Times New Roman"/>
          <w:noProof/>
          <w:lang w:val="id-ID"/>
        </w:rPr>
        <w:t>Sofia &amp; Damayanti (201</w:t>
      </w:r>
      <w:r w:rsidRPr="00DF6C5B">
        <w:rPr>
          <w:rFonts w:cs="Times New Roman"/>
          <w:noProof/>
          <w:lang w:val="id-ID"/>
        </w:rPr>
        <w:t>7)</w:t>
      </w:r>
      <w:r w:rsidRPr="00DF6C5B">
        <w:rPr>
          <w:rFonts w:cs="Times New Roman"/>
          <w:lang w:val="id-ID"/>
        </w:rPr>
        <w:fldChar w:fldCharType="end"/>
      </w:r>
      <w:r>
        <w:rPr>
          <w:rFonts w:cs="Times New Roman"/>
          <w:lang w:val="id-ID"/>
        </w:rPr>
        <w:t xml:space="preserve"> yang terdiri dari</w:t>
      </w:r>
      <w:r>
        <w:rPr>
          <w:lang w:val="id-ID"/>
        </w:rPr>
        <w:t xml:space="preserve"> pentingnya tingkat materialitas, resiko audit, pengetahuan tentang materialitas, tingkat materialitas antar perusahaan, dan urutan tingkat materialitas dalam rencana audit. Profesionalisme auditor diukur menggunakan dimensi dari penelitian </w:t>
      </w:r>
      <w:r w:rsidR="009B23C8" w:rsidRPr="00DF6C5B">
        <w:rPr>
          <w:rFonts w:cs="Times New Roman"/>
          <w:lang w:val="id-ID"/>
        </w:rPr>
        <w:fldChar w:fldCharType="begin" w:fldLock="1"/>
      </w:r>
      <w:r w:rsidR="009B23C8">
        <w:rPr>
          <w:rFonts w:cs="Times New Roman"/>
          <w:lang w:val="id-ID"/>
        </w:rPr>
        <w:instrText>ADDIN CSL_CITATION { "citationItems" : [ { "id" : "ITEM-1", "itemData" : { "abstract" : "Audit of financial statements is the most recognized services than other services, also referred to as traditional services. This service is a service that is often used by parties outside the company to assess the company and make decisions relating to the company. In this case the financial statement is the basis for decision making. Financial Lapoaran influenced by the materiality level, because materiality helps the auditor to gather sufficient evidence for the reliability of a financial statement. The title of this research Influence Factors Auditor Professionalism and Professional Ethics On The Level Examination Materiality in Financial Reporting. Type of research is descriptive. The population in this study is the auditor who worked on the Public Accounting Firm ( KAP ) in the city of Semarang. Sampling was done by purposive sampling, and the type of primary data. Analysis techniques in this study using a test testing data quality, validity, and reliability testing. Covers the classical assumption normality test, multicollinearity and heteroscedasticity test and hypothesis testing, regression test, t-test, f and testing the coefficient of determination ( R2 ). Based on the analysis, t-test ( partial ) variable social obligations significance value 0.084 and 0.086 significance value professional ethics do not have a significant effect on the level of materiality, while the variable devotion to the profession with a significance value of 0.017, with a significance value of 0.007 independence, confidence in the profession with values 0.005 significance and relationship with peers significance value of 0.002 has a significant influence on the level of materiality and test results F ( simultaneous ) variable devotion to the profession, social responsibility, self-reliance, confidence in the profession, relationships with colleagues and professional ethics with a value of 0,000 collectively sigifikasi same effect on the level of materiality. Dedication to the profession , self-reliance, confidence in the profession, relationships peers, and professional ethics considerations affect the materiality level so as to produce quality financial statements.", "author" : [ { "dropping-particle" : "", "family" : "Annisa", "given" : "Vinanda Nurul", "non-dropping-particle" : "", "parse-names" : false, "suffix" : "" }, { "dropping-particle" : "", "family" : "Wahyundaru", "given" : "Sri Dewi", "non-dropping-particle" : "", "parse-names" : false, "suffix" : "" } ], "container-title" : "Akuntansi", "id" : "ITEM-1", "issue" : "2", "issued" : { "date-parts" : [ [ "2013" ] ] }, "page" : "97-112", "title" : "PENGARUH FAKTOR-FAKTOR PROFESIONALISME AUDITOR dan ETIKA PROFESI TERHADAP TINGKAT MATERIALITAS DALAM PEMERIKSAAN LAPORAN KEUANGAN", "type" : "article-journal", "volume" : "3" }, "uris" : [ "http://www.mendeley.com/documents/?uuid=ea177723-89c8-408b-8c2d-f3f8c38fa597" ] } ], "mendeley" : { "formattedCitation" : "(Annisa &amp; Wahyundaru, 2013)", "manualFormatting" : "Annisa &amp; Wahyundaru (2013)", "plainTextFormattedCitation" : "(Annisa &amp; Wahyundaru, 2013)", "previouslyFormattedCitation" : "(Annisa &amp; Wahyundaru, 2013)" }, "properties" : { "noteIndex" : 0 }, "schema" : "https://github.com/citation-style-language/schema/raw/master/csl-citation.json" }</w:instrText>
      </w:r>
      <w:r w:rsidR="009B23C8" w:rsidRPr="00DF6C5B">
        <w:rPr>
          <w:rFonts w:cs="Times New Roman"/>
          <w:lang w:val="id-ID"/>
        </w:rPr>
        <w:fldChar w:fldCharType="separate"/>
      </w:r>
      <w:r w:rsidR="009B23C8" w:rsidRPr="00DF6C5B">
        <w:rPr>
          <w:rFonts w:cs="Times New Roman"/>
          <w:noProof/>
          <w:lang w:val="id-ID"/>
        </w:rPr>
        <w:t>Annisa &amp; Wahyundaru (2013)</w:t>
      </w:r>
      <w:r w:rsidR="009B23C8" w:rsidRPr="00DF6C5B">
        <w:rPr>
          <w:rFonts w:cs="Times New Roman"/>
          <w:lang w:val="id-ID"/>
        </w:rPr>
        <w:fldChar w:fldCharType="end"/>
      </w:r>
      <w:bookmarkStart w:id="1" w:name="_GoBack"/>
      <w:bookmarkEnd w:id="1"/>
      <w:r>
        <w:rPr>
          <w:rFonts w:cs="Times New Roman"/>
          <w:lang w:val="id-ID"/>
        </w:rPr>
        <w:t xml:space="preserve"> yang terdiri dari pengabdian terhadap profesi, kewajiban sosial, kemandirian, keyakinan terhadap profesi, dan hubungan dengan rekan seprofesi. Etika profesi diukur menggunakan dimensi dari </w:t>
      </w:r>
      <w:r>
        <w:rPr>
          <w:lang w:val="id-ID"/>
        </w:rPr>
        <w:fldChar w:fldCharType="begin" w:fldLock="1"/>
      </w:r>
      <w:r>
        <w:rPr>
          <w:lang w:val="id-ID"/>
        </w:rPr>
        <w:instrText>ADDIN CSL_CITATION { "citationItems" : [ { "id" : "ITEM-1", "itemData" : { "author" : [ { "dropping-particle" : "", "family" : "IAPI", "given" : "", "non-dropping-particle" : "", "parse-names" : false, "suffix" : "" } ], "id" : "ITEM-1", "issued" : { "date-parts" : [ [ "2008" ] ] }, "number-of-pages" : "7-19", "publisher-place" : "Jakarta", "title" : "Kode Etik Profesi Akuntan Publik", "type" : "book" }, "uris" : [ "http://www.mendeley.com/documents/?uuid=a2f83266-53a6-471a-b231-f09344c03557" ] } ], "mendeley" : { "formattedCitation" : "(IAPI, 2008)", "manualFormatting" : "SPAP Seksi 100.4 (2008)", "plainTextFormattedCitation" : "(IAPI, 2008)", "previouslyFormattedCitation" : "(IAPI, 2008)" }, "properties" : { "noteIndex" : 0 }, "schema" : "https://github.com/citation-style-language/schema/raw/master/csl-citation.json" }</w:instrText>
      </w:r>
      <w:r>
        <w:rPr>
          <w:lang w:val="id-ID"/>
        </w:rPr>
        <w:fldChar w:fldCharType="separate"/>
      </w:r>
      <w:r>
        <w:rPr>
          <w:noProof/>
          <w:lang w:val="id-ID"/>
        </w:rPr>
        <w:t>SPAP Seksi 100.4</w:t>
      </w:r>
      <w:r w:rsidRPr="00854BDC">
        <w:rPr>
          <w:noProof/>
          <w:lang w:val="id-ID"/>
        </w:rPr>
        <w:t xml:space="preserve"> </w:t>
      </w:r>
      <w:r>
        <w:rPr>
          <w:noProof/>
          <w:lang w:val="id-ID"/>
        </w:rPr>
        <w:t>(</w:t>
      </w:r>
      <w:r w:rsidRPr="00854BDC">
        <w:rPr>
          <w:noProof/>
          <w:lang w:val="id-ID"/>
        </w:rPr>
        <w:t>2008)</w:t>
      </w:r>
      <w:r>
        <w:rPr>
          <w:lang w:val="id-ID"/>
        </w:rPr>
        <w:fldChar w:fldCharType="end"/>
      </w:r>
      <w:r>
        <w:rPr>
          <w:rFonts w:cs="Times New Roman"/>
          <w:lang w:val="id-ID"/>
        </w:rPr>
        <w:t xml:space="preserve"> yang terdiri dari integritas, objektivitas, kompetensi, sikap kecermatan dan kehati-hatian profesional, kerahasiaan, dan perilaku profesional. Pengalaman auditor diukur menggunakan dimensi dari penelitian </w:t>
      </w:r>
      <w:r w:rsidRPr="00DF6C5B">
        <w:rPr>
          <w:rFonts w:cs="Times New Roman"/>
          <w:lang w:val="id-ID"/>
        </w:rPr>
        <w:fldChar w:fldCharType="begin" w:fldLock="1"/>
      </w:r>
      <w:r>
        <w:rPr>
          <w:rFonts w:cs="Times New Roman"/>
          <w:lang w:val="id-ID"/>
        </w:rPr>
        <w:instrText>ADDIN CSL_CITATION { "citationItems" : [ { "id" : "ITEM-1", "itemData" : { "author" : [ { "dropping-particle" : "", "family" : "Singgih", "given" : "Elisa Muliani", "non-dropping-particle" : "", "parse-names" : false, "suffix" : "" }, { "dropping-particle" : "", "family" : "Bawono", "given" : "Icuk Rangga", "non-dropping-particle" : "", "parse-names" : false, "suffix" : "" } ], "id" : "ITEM-1", "issued" : { "date-parts" : [ [ "2010" ] ] }, "page" : "6-7", "title" : "PENGARUH INDEPENDENSI, PENGALAMAN, DUE PROFESSIONAL CARE DAN AKUNTABILITAS TERHADAP KUALITAS AUDIT (Studi pada Auditor di KAP \u201cBig Four\u201d di Indonesia)", "type" : "article-journal" }, "uris" : [ "http://www.mendeley.com/documents/?uuid=243000f5-f5e3-4851-af2c-c630685aa2b9" ] } ], "mendeley" : { "formattedCitation" : "(Singgih &amp; Bawono, 2010)", "manualFormatting" : "Singgih &amp; Bawono (2010)", "plainTextFormattedCitation" : "(Singgih &amp; Bawono, 2010)", "previouslyFormattedCitation" : "(Singgih &amp; Bawono, 2010)" }, "properties" : { "noteIndex" : 0 }, "schema" : "https://github.com/citation-style-language/schema/raw/master/csl-citation.json" }</w:instrText>
      </w:r>
      <w:r w:rsidRPr="00DF6C5B">
        <w:rPr>
          <w:rFonts w:cs="Times New Roman"/>
          <w:lang w:val="id-ID"/>
        </w:rPr>
        <w:fldChar w:fldCharType="separate"/>
      </w:r>
      <w:r w:rsidRPr="00DF6C5B">
        <w:rPr>
          <w:rFonts w:cs="Times New Roman"/>
          <w:noProof/>
          <w:lang w:val="id-ID"/>
        </w:rPr>
        <w:t>Singgih &amp; Bawono (2010)</w:t>
      </w:r>
      <w:r w:rsidRPr="00DF6C5B">
        <w:rPr>
          <w:rFonts w:cs="Times New Roman"/>
          <w:lang w:val="id-ID"/>
        </w:rPr>
        <w:fldChar w:fldCharType="end"/>
      </w:r>
      <w:r>
        <w:rPr>
          <w:rFonts w:cs="Times New Roman"/>
          <w:lang w:val="id-ID"/>
        </w:rPr>
        <w:t xml:space="preserve"> yang terdiri dari lama bekerja, frekuensi pekerjaan pemeriksaan yang telah dilakukan, dan banyaknya pelatihan yang dilakukan. </w:t>
      </w:r>
    </w:p>
    <w:p w:rsidR="004B438E" w:rsidRDefault="004B438E" w:rsidP="004B438E">
      <w:pPr>
        <w:spacing w:line="240" w:lineRule="auto"/>
        <w:rPr>
          <w:rFonts w:cs="Times New Roman"/>
          <w:lang w:val="id-ID"/>
        </w:rPr>
      </w:pPr>
      <w:r>
        <w:rPr>
          <w:rFonts w:cs="Times New Roman"/>
          <w:lang w:val="id-ID"/>
        </w:rPr>
        <w:t>Penelitian ini menggunakan objek penelitian KAP wilayah Kelapa Gading dan Sunter. Metode pengumpulan data yang dipakai adalah dengan wawancara menggunakan kuesioner. Jumlah sampel penelitian ini adalah 40 responden. Pengujian pada penelitian kali ini terdiri dari : uji validitas dan reliabilitas, uji asumsi klasik (uji normalitas, uji multikolinearitas, uji heteroskedastisitas, uji autokorelasi), dan uji hipotesis (analisis regresi berganda, koefisien determinasi, uji F, uji t).</w:t>
      </w:r>
    </w:p>
    <w:p w:rsidR="004B438E" w:rsidRDefault="004B438E" w:rsidP="004B438E">
      <w:pPr>
        <w:spacing w:line="240" w:lineRule="auto"/>
        <w:rPr>
          <w:rFonts w:cs="Times New Roman"/>
          <w:lang w:val="id-ID"/>
        </w:rPr>
      </w:pPr>
      <w:r>
        <w:rPr>
          <w:rFonts w:cs="Times New Roman"/>
          <w:lang w:val="id-ID"/>
        </w:rPr>
        <w:t>Hasi pengujian yang dilakukan yaitu kuesioner yang dipakai lolos uji validitas dan reliabilitas, uji asumsi klasik, serta pengujian hipotesis. Hasil uji t menyatakan bahwa hanya ada satu variabel yang tidak berpengaruh yaitu etika profesi, sedangkan yang lainnya berpengaruh positif dan signifikan. Koefisien determinasi yang dihasilkan sebesar 66,7%.</w:t>
      </w:r>
    </w:p>
    <w:p w:rsidR="004B438E" w:rsidRDefault="004B438E" w:rsidP="004B438E">
      <w:pPr>
        <w:spacing w:line="240" w:lineRule="auto"/>
        <w:rPr>
          <w:rFonts w:cs="Times New Roman"/>
          <w:lang w:val="id-ID"/>
        </w:rPr>
      </w:pPr>
      <w:r>
        <w:rPr>
          <w:rFonts w:cs="Times New Roman"/>
          <w:lang w:val="id-ID"/>
        </w:rPr>
        <w:t>Kesimpulan dari penelitian ini adalah profesionalisme auditor, dan pengalaman auditor berpengaruh positif dan signifikan terhadap pertimbangan tingkat materialitas, sedangkan etika profesi tidak memiliki pengaruh terhadap pertimbangan tingkat materialitas.</w:t>
      </w:r>
    </w:p>
    <w:p w:rsidR="00AB115E" w:rsidRDefault="00AB115E"/>
    <w:sectPr w:rsidR="00AB115E" w:rsidSect="004B438E">
      <w:pgSz w:w="11906" w:h="16838"/>
      <w:pgMar w:top="1418" w:right="1418" w:bottom="1418"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438E"/>
    <w:rsid w:val="001A08E2"/>
    <w:rsid w:val="004B438E"/>
    <w:rsid w:val="004C44FD"/>
    <w:rsid w:val="004C4E37"/>
    <w:rsid w:val="005B5879"/>
    <w:rsid w:val="009B23C8"/>
    <w:rsid w:val="00A97428"/>
    <w:rsid w:val="00AB115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1AFC9C4-F4A8-4F3B-ABFF-1F07FF797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438E"/>
    <w:pPr>
      <w:spacing w:after="200" w:line="276" w:lineRule="auto"/>
      <w:jc w:val="both"/>
    </w:pPr>
    <w:rPr>
      <w:lang w:val="en-US"/>
    </w:rPr>
  </w:style>
  <w:style w:type="paragraph" w:styleId="Heading1">
    <w:name w:val="heading 1"/>
    <w:basedOn w:val="Normal"/>
    <w:next w:val="Normal"/>
    <w:link w:val="Heading1Char"/>
    <w:uiPriority w:val="9"/>
    <w:qFormat/>
    <w:rsid w:val="004B438E"/>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438E"/>
    <w:rPr>
      <w:rFonts w:asciiTheme="majorHAnsi" w:eastAsiaTheme="majorEastAsia" w:hAnsiTheme="majorHAnsi" w:cstheme="majorBidi"/>
      <w:b/>
      <w:bCs/>
      <w:color w:val="2E74B5" w:themeColor="accent1" w:themeShade="BF"/>
      <w:sz w:val="28"/>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349</Words>
  <Characters>7690</Characters>
  <Application>Microsoft Office Word</Application>
  <DocSecurity>0</DocSecurity>
  <Lines>64</Lines>
  <Paragraphs>18</Paragraphs>
  <ScaleCrop>false</ScaleCrop>
  <Company/>
  <LinksUpToDate>false</LinksUpToDate>
  <CharactersWithSpaces>90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ley Sudarmo</dc:creator>
  <cp:keywords/>
  <dc:description/>
  <cp:lastModifiedBy>Wesley Sudarmo</cp:lastModifiedBy>
  <cp:revision>2</cp:revision>
  <dcterms:created xsi:type="dcterms:W3CDTF">2019-05-09T18:12:00Z</dcterms:created>
  <dcterms:modified xsi:type="dcterms:W3CDTF">2019-05-10T18:51:00Z</dcterms:modified>
</cp:coreProperties>
</file>